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77777777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02431AAD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FC637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1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DB4792" w:rsidRPr="00D417D1" w14:paraId="3FC6789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36312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AD12B2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75725F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567392D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C0DBA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5BFA66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45F03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5C160FC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EC9A79D" w14:textId="77777777" w:rsidTr="009D326B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959E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CBA6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0B0E8F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6DE6800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1824254E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5930189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2D0C1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upernova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C34912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17B1B97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C36E9D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B7E17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251CB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QC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6F41BB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7DD7D5E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1BDACF13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6E4C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072AAA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tigmin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 correc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09FA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2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2C3A3C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366F7ED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PacBio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157C1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</w:rPr>
              <w:t>,</w:t>
            </w:r>
          </w:p>
          <w:p w14:paraId="5046B4F4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44FF05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19C3E1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Canu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F69E9A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3D355AF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polish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39AF3F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6A8DC37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C1499A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4D58516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447B7D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1E6448E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cu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C0E9C40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93B1E8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4 High-density linkage map</w:t>
            </w:r>
          </w:p>
        </w:tc>
      </w:tr>
      <w:tr w:rsidR="00DB4792" w:rsidRPr="00D417D1" w14:paraId="593F43F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78D051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NP Discover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809F66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13F0212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2D5BEF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B1FCD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Constru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E0A2F8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Construction of a linkage map using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HighMap</w:t>
            </w:r>
            <w:proofErr w:type="spellEnd"/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7CE5D1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lign linked regions to genom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Task 2. Estimate contemporary Ne using RAD-seq data &amp; draft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68EBE28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C5D333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2EBA2C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4CF71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LD N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lastRenderedPageBreak/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9447CE8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A9CD3E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077BB18" w14:textId="77777777" w:rsidR="001C1AF9" w:rsidRPr="001D12B7" w:rsidRDefault="001C1AF9" w:rsidP="00704EFA">
      <w:pPr>
        <w:rPr>
          <w:rFonts w:ascii="Times" w:hAnsi="Times"/>
        </w:rPr>
      </w:pPr>
    </w:p>
    <w:p w14:paraId="14178113" w14:textId="67AE4CEA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1C1AF9"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5589ED34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ins w:id="1" w:author="Microsoft Office User" w:date="2021-06-15T16:54:00Z">
        <w:r w:rsidR="00967672">
          <w:rPr>
            <w:rFonts w:ascii="Times New Roman" w:eastAsia="Times New Roman" w:hAnsi="Times New Roman" w:cs="Times New Roman"/>
          </w:rPr>
          <w:t xml:space="preserve">independent </w:t>
        </w:r>
      </w:ins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</w:t>
      </w:r>
      <w:del w:id="2" w:author="Microsoft Office User" w:date="2021-06-15T16:53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>) Tissue from male and female delta smelt are sampled from the captive</w:t>
      </w:r>
      <w:ins w:id="3" w:author="Microsoft Office User" w:date="2021-06-15T16:55:00Z">
        <w:r w:rsidR="00967672">
          <w:rPr>
            <w:rFonts w:ascii="Times New Roman" w:eastAsia="Times New Roman" w:hAnsi="Times New Roman" w:cs="Times New Roman"/>
          </w:rPr>
          <w:t xml:space="preserve"> population</w:t>
        </w:r>
      </w:ins>
      <w:del w:id="4" w:author="Microsoft Office User" w:date="2021-06-15T16:55:00Z">
        <w:r w:rsidDel="00967672">
          <w:rPr>
            <w:rFonts w:ascii="Times New Roman" w:eastAsia="Times New Roman" w:hAnsi="Times New Roman" w:cs="Times New Roman"/>
          </w:rPr>
          <w:delText xml:space="preserve"> colony</w:delText>
        </w:r>
      </w:del>
      <w:r>
        <w:rPr>
          <w:rFonts w:ascii="Times New Roman" w:eastAsia="Times New Roman" w:hAnsi="Times New Roman" w:cs="Times New Roman"/>
        </w:rPr>
        <w:t xml:space="preserve"> at the FCCL. B</w:t>
      </w:r>
      <w:del w:id="5" w:author="Microsoft Office User" w:date="2021-06-15T16:53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>) HMW DNA is extracted from the fish tissue samples. C</w:t>
      </w:r>
      <w:del w:id="6" w:author="Microsoft Office User" w:date="2021-06-15T16:53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 xml:space="preserve">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>quality control for each of the three NGS technologies (linked-read, long-read and hi-c). D</w:t>
      </w:r>
      <w:del w:id="7" w:author="Microsoft Office User" w:date="2021-06-15T16:53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 xml:space="preserve">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</w:t>
      </w:r>
      <w:del w:id="8" w:author="Microsoft Office User" w:date="2021-06-15T16:54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>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</w:t>
      </w:r>
      <w:del w:id="9" w:author="Microsoft Office User" w:date="2021-06-15T16:54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>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</w:t>
      </w:r>
      <w:commentRangeStart w:id="10"/>
      <w:r>
        <w:rPr>
          <w:rFonts w:ascii="Times New Roman" w:eastAsia="Times New Roman" w:hAnsi="Times New Roman" w:cs="Times New Roman"/>
        </w:rPr>
        <w:t>G</w:t>
      </w:r>
      <w:del w:id="11" w:author="Microsoft Office User" w:date="2021-06-15T16:54:00Z">
        <w:r w:rsidDel="00967672">
          <w:rPr>
            <w:rFonts w:ascii="Times New Roman" w:eastAsia="Times New Roman" w:hAnsi="Times New Roman" w:cs="Times New Roman"/>
          </w:rPr>
          <w:delText>.</w:delText>
        </w:r>
      </w:del>
      <w:r>
        <w:rPr>
          <w:rFonts w:ascii="Times New Roman" w:eastAsia="Times New Roman" w:hAnsi="Times New Roman" w:cs="Times New Roman"/>
        </w:rPr>
        <w:t xml:space="preserve">) </w:t>
      </w:r>
      <w:r w:rsidR="007C332B">
        <w:rPr>
          <w:rFonts w:ascii="Times New Roman" w:eastAsia="Times New Roman" w:hAnsi="Times New Roman" w:cs="Times New Roman"/>
        </w:rPr>
        <w:t>F</w:t>
      </w:r>
      <w:del w:id="12" w:author="Microsoft Office User" w:date="2021-06-15T16:54:00Z">
        <w:r w:rsidR="007C332B" w:rsidDel="00967672">
          <w:rPr>
            <w:rFonts w:ascii="Times New Roman" w:eastAsia="Times New Roman" w:hAnsi="Times New Roman" w:cs="Times New Roman"/>
          </w:rPr>
          <w:delText>.</w:delText>
        </w:r>
      </w:del>
      <w:r w:rsidR="007C332B">
        <w:rPr>
          <w:rFonts w:ascii="Times New Roman" w:eastAsia="Times New Roman" w:hAnsi="Times New Roman" w:cs="Times New Roman"/>
        </w:rPr>
        <w:t xml:space="preserve">) </w:t>
      </w:r>
      <w:commentRangeEnd w:id="10"/>
      <w:r w:rsidR="00967672">
        <w:rPr>
          <w:rStyle w:val="CommentReference"/>
        </w:rPr>
        <w:commentReference w:id="10"/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</w:t>
      </w:r>
      <w:del w:id="13" w:author="Microsoft Office User" w:date="2021-06-15T16:54:00Z">
        <w:r w:rsidR="007C332B" w:rsidDel="00967672">
          <w:rPr>
            <w:rFonts w:ascii="Times New Roman" w:eastAsia="Times New Roman" w:hAnsi="Times New Roman" w:cs="Times New Roman"/>
          </w:rPr>
          <w:delText>.</w:delText>
        </w:r>
      </w:del>
      <w:r w:rsidR="007C332B">
        <w:rPr>
          <w:rFonts w:ascii="Times New Roman" w:eastAsia="Times New Roman" w:hAnsi="Times New Roman" w:cs="Times New Roman"/>
        </w:rPr>
        <w:t>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14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14"/>
      <w:r w:rsidR="00967672">
        <w:rPr>
          <w:rStyle w:val="CommentReference"/>
        </w:rPr>
        <w:commentReference w:id="14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15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15"/>
      <w:r w:rsidR="00967672">
        <w:rPr>
          <w:rStyle w:val="CommentReference"/>
        </w:rPr>
        <w:commentReference w:id="15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77777777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3AE61CC1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28E9E750" wp14:editId="6F8D1892">
            <wp:extent cx="5943600" cy="475488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3A1EEEC" w:rsidR="00B364D1" w:rsidRDefault="00B364D1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 xml:space="preserve">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from 1995 to 2019</w:t>
      </w:r>
      <w:r>
        <w:rPr>
          <w:rFonts w:ascii="Times New Roman" w:eastAsia="Times New Roman" w:hAnsi="Times New Roman" w:cs="Times New Roma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––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, Nei and Tajima (green) and Pollak (blue), and a </w:t>
      </w:r>
      <w:proofErr w:type="spellStart"/>
      <w:r w:rsidR="00F569D9">
        <w:rPr>
          <w:rFonts w:ascii="Times New Roman" w:eastAsia="Times New Roman" w:hAnsi="Times New Roman" w:cs="Times New Roman"/>
        </w:rPr>
        <w:t>PCrit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threshold of 0.05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21F5A052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scatter plot of temporal Ne 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>.</w:t>
      </w:r>
      <w:commentRangeStart w:id="16"/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Ne estimates above 10,000 were given a value of 10,000 and negative Ne estimates, which indicate the true Ne 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commentRangeEnd w:id="16"/>
      <w:r w:rsidR="00967672">
        <w:rPr>
          <w:rStyle w:val="CommentReference"/>
        </w:rPr>
        <w:commentReference w:id="16"/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2A024F09" w14:textId="2D0D9B98" w:rsidR="00626557" w:rsidRDefault="00A91CA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7E16DED2" wp14:editId="51F89542">
            <wp:extent cx="5943600" cy="3962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74F10AF" w:rsidR="00626557" w:rsidRDefault="0062655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Watterson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commentRangeStart w:id="17"/>
      <w:r w:rsidR="00A91CAB">
        <w:rPr>
          <w:rFonts w:ascii="Times New Roman" w:eastAsia="Times New Roman" w:hAnsi="Times New Roman" w:cs="Times New Roman"/>
          <w:bCs/>
          <w:iCs/>
          <w:lang w:val="en"/>
        </w:rPr>
        <w:t>with regression lines and 0.95 confidence intervals.</w:t>
      </w:r>
      <w:commentRangeEnd w:id="17"/>
      <w:r w:rsidR="00967672">
        <w:rPr>
          <w:rStyle w:val="CommentReference"/>
        </w:rPr>
        <w:commentReference w:id="17"/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77777777" w:rsidR="000549D5" w:rsidRDefault="000549D5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7AC0A4EF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1C1AF9">
        <w:rPr>
          <w:rFonts w:ascii="Times New Roman" w:eastAsia="Times New Roman" w:hAnsi="Times New Roman" w:cs="Times New Roman"/>
          <w:b/>
        </w:rPr>
        <w:t>11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>. Location on the x axis and log</w:t>
      </w:r>
      <w:r w:rsidR="008156B5">
        <w:rPr>
          <w:rFonts w:ascii="Times New Roman" w:eastAsia="Times New Roman" w:hAnsi="Times New Roman" w:cs="Times New Roman"/>
          <w:vertAlign w:val="subscript"/>
        </w:rPr>
        <w:t>10</w:t>
      </w:r>
      <w:r w:rsidR="008156B5">
        <w:rPr>
          <w:rFonts w:ascii="Times New Roman" w:eastAsia="Times New Roman" w:hAnsi="Times New Roman" w:cs="Times New Roman"/>
        </w:rPr>
        <w:t>P significance on the y axis</w:t>
      </w:r>
      <w:r>
        <w:rPr>
          <w:rFonts w:ascii="Times New Roman" w:eastAsia="Times New Roman" w:hAnsi="Times New Roman" w:cs="Times New Roman"/>
        </w:rPr>
        <w:t xml:space="preserve">. </w:t>
      </w:r>
      <w:commentRangeStart w:id="18"/>
      <w:r>
        <w:rPr>
          <w:rFonts w:ascii="Times New Roman" w:eastAsia="Times New Roman" w:hAnsi="Times New Roman" w:cs="Times New Roman"/>
        </w:rPr>
        <w:t>Significant SNPs</w:t>
      </w:r>
      <w:r w:rsidR="00967672">
        <w:rPr>
          <w:rFonts w:ascii="Times New Roman" w:eastAsia="Times New Roman" w:hAnsi="Times New Roman" w:cs="Times New Roman"/>
        </w:rPr>
        <w:t xml:space="preserve"> on c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commentRangeEnd w:id="18"/>
      <w:r w:rsidR="00967672">
        <w:rPr>
          <w:rStyle w:val="CommentReference"/>
        </w:rPr>
        <w:commentReference w:id="18"/>
      </w:r>
      <w:r w:rsidR="00967672">
        <w:rPr>
          <w:rFonts w:ascii="Times New Roman" w:eastAsia="Times New Roman" w:hAnsi="Times New Roman" w:cs="Times New Roman"/>
        </w:rPr>
        <w:t xml:space="preserve"> These regions are worthy of further exp</w:t>
      </w:r>
      <w:ins w:id="19" w:author="Microsoft Office User" w:date="2021-06-15T16:51:00Z">
        <w:r w:rsidR="00967672">
          <w:rPr>
            <w:rFonts w:ascii="Times New Roman" w:eastAsia="Times New Roman" w:hAnsi="Times New Roman" w:cs="Times New Roman"/>
          </w:rPr>
          <w:t>loration…</w:t>
        </w:r>
      </w:ins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423E1A" w14:textId="4B844D0D" w:rsidR="000B5818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2</w:t>
      </w:r>
      <w:r w:rsidR="002D1811">
        <w:rPr>
          <w:rFonts w:ascii="Times New Roman" w:eastAsia="Times New Roman" w:hAnsi="Times New Roman" w:cs="Times New Roman"/>
        </w:rPr>
        <w:t>. Histogram of k-mer abundances in male and female sequencing data. The male sequencing data appears to have a</w:t>
      </w:r>
      <w:del w:id="20" w:author="Microsoft Office User" w:date="2021-06-15T16:52:00Z">
        <w:r w:rsidR="002D1811" w:rsidDel="00967672">
          <w:rPr>
            <w:rFonts w:ascii="Times New Roman" w:eastAsia="Times New Roman" w:hAnsi="Times New Roman" w:cs="Times New Roman"/>
          </w:rPr>
          <w:delText xml:space="preserve"> more</w:delText>
        </w:r>
      </w:del>
      <w:r w:rsidR="002D1811">
        <w:rPr>
          <w:rFonts w:ascii="Times New Roman" w:eastAsia="Times New Roman" w:hAnsi="Times New Roman" w:cs="Times New Roman"/>
        </w:rPr>
        <w:t xml:space="preserve"> higher abundance k-mers while the female sequencing data has more lower abundance k-</w:t>
      </w:r>
      <w:commentRangeStart w:id="21"/>
      <w:proofErr w:type="spellStart"/>
      <w:r w:rsidR="002D1811">
        <w:rPr>
          <w:rFonts w:ascii="Times New Roman" w:eastAsia="Times New Roman" w:hAnsi="Times New Roman" w:cs="Times New Roman"/>
        </w:rPr>
        <w:t>mers</w:t>
      </w:r>
      <w:commentRangeEnd w:id="21"/>
      <w:proofErr w:type="spellEnd"/>
      <w:r w:rsidR="00967672">
        <w:rPr>
          <w:rStyle w:val="CommentReference"/>
        </w:rPr>
        <w:commentReference w:id="21"/>
      </w:r>
      <w:r w:rsidR="002D1811">
        <w:rPr>
          <w:rFonts w:ascii="Times New Roman" w:eastAsia="Times New Roman" w:hAnsi="Times New Roman" w:cs="Times New Roman"/>
        </w:rPr>
        <w:t>.</w:t>
      </w:r>
    </w:p>
    <w:p w14:paraId="00EC71A5" w14:textId="09D0856F" w:rsidR="00B473D0" w:rsidRDefault="00B473D0">
      <w:pPr>
        <w:rPr>
          <w:rFonts w:ascii="Times New Roman" w:eastAsia="Times New Roman" w:hAnsi="Times New Roman" w:cs="Times New Roman"/>
        </w:rPr>
      </w:pP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28DE8DF9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3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</w:t>
      </w:r>
      <w:commentRangeStart w:id="22"/>
      <w:r w:rsidR="0076215F">
        <w:rPr>
          <w:rFonts w:ascii="Times New Roman" w:eastAsia="Times New Roman" w:hAnsi="Times New Roman" w:cs="Times New Roman"/>
        </w:rPr>
        <w:t>containing five or more k-</w:t>
      </w:r>
      <w:proofErr w:type="spellStart"/>
      <w:r w:rsidR="0076215F">
        <w:rPr>
          <w:rFonts w:ascii="Times New Roman" w:eastAsia="Times New Roman" w:hAnsi="Times New Roman" w:cs="Times New Roman"/>
        </w:rPr>
        <w:t>mers</w:t>
      </w:r>
      <w:commentRangeEnd w:id="22"/>
      <w:proofErr w:type="spellEnd"/>
      <w:r w:rsidR="00967672">
        <w:rPr>
          <w:rStyle w:val="CommentReference"/>
        </w:rPr>
        <w:commentReference w:id="22"/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</w:t>
      </w:r>
      <w:commentRangeStart w:id="23"/>
      <w:r w:rsidR="0099542E">
        <w:rPr>
          <w:rFonts w:ascii="Times New Roman" w:eastAsia="Times New Roman" w:hAnsi="Times New Roman" w:cs="Times New Roman"/>
        </w:rPr>
        <w:t>abundance</w:t>
      </w:r>
      <w:commentRangeEnd w:id="23"/>
      <w:r w:rsidR="00967672">
        <w:rPr>
          <w:rStyle w:val="CommentReference"/>
        </w:rPr>
        <w:commentReference w:id="23"/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9260935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>Figure 1</w:t>
      </w:r>
      <w:r w:rsidR="001C1AF9">
        <w:rPr>
          <w:rFonts w:ascii="Times New Roman" w:eastAsia="Times New Roman" w:hAnsi="Times New Roman" w:cs="Times New Roman"/>
          <w:b/>
          <w:bCs/>
        </w:rPr>
        <w:t>4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</w:t>
      </w:r>
      <w:del w:id="24" w:author="Microsoft Office User" w:date="2021-06-15T16:52:00Z">
        <w:r w:rsidR="00234A70" w:rsidDel="00967672">
          <w:rPr>
            <w:rFonts w:ascii="Times New Roman" w:eastAsia="Times New Roman" w:hAnsi="Times New Roman" w:cs="Times New Roman"/>
          </w:rPr>
          <w:delText>.</w:delText>
        </w:r>
      </w:del>
      <w:r w:rsidR="00234A70">
        <w:rPr>
          <w:rFonts w:ascii="Times New Roman" w:eastAsia="Times New Roman" w:hAnsi="Times New Roman" w:cs="Times New Roman"/>
        </w:rPr>
        <w:t>) All contigs containing 5 or more k-</w:t>
      </w:r>
      <w:proofErr w:type="spellStart"/>
      <w:r w:rsidR="00234A70">
        <w:rPr>
          <w:rFonts w:ascii="Times New Roman" w:eastAsia="Times New Roman" w:hAnsi="Times New Roman" w:cs="Times New Roman"/>
        </w:rPr>
        <w:t>mers</w:t>
      </w:r>
      <w:proofErr w:type="spellEnd"/>
      <w:r w:rsidR="00234A70">
        <w:rPr>
          <w:rFonts w:ascii="Times New Roman" w:eastAsia="Times New Roman" w:hAnsi="Times New Roman" w:cs="Times New Roman"/>
        </w:rPr>
        <w:t xml:space="preserve"> B</w:t>
      </w:r>
      <w:del w:id="25" w:author="Microsoft Office User" w:date="2021-06-15T16:52:00Z">
        <w:r w:rsidR="00234A70" w:rsidDel="00967672">
          <w:rPr>
            <w:rFonts w:ascii="Times New Roman" w:eastAsia="Times New Roman" w:hAnsi="Times New Roman" w:cs="Times New Roman"/>
          </w:rPr>
          <w:delText>.</w:delText>
        </w:r>
      </w:del>
      <w:r w:rsidR="00234A70">
        <w:rPr>
          <w:rFonts w:ascii="Times New Roman" w:eastAsia="Times New Roman" w:hAnsi="Times New Roman" w:cs="Times New Roman"/>
        </w:rPr>
        <w:t>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</w:t>
      </w:r>
      <w:commentRangeStart w:id="26"/>
      <w:r w:rsidR="00786D72">
        <w:rPr>
          <w:rFonts w:ascii="Times New Roman" w:eastAsia="Times New Roman" w:hAnsi="Times New Roman" w:cs="Times New Roman"/>
        </w:rPr>
        <w:t>data</w:t>
      </w:r>
      <w:commentRangeEnd w:id="26"/>
      <w:r w:rsidR="00967672">
        <w:rPr>
          <w:rStyle w:val="CommentReference"/>
        </w:rPr>
        <w:commentReference w:id="26"/>
      </w:r>
      <w:r w:rsidR="00786D72">
        <w:rPr>
          <w:rFonts w:ascii="Times New Roman" w:eastAsia="Times New Roman" w:hAnsi="Times New Roman" w:cs="Times New Roman"/>
        </w:rPr>
        <w:t>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0" w:author="Microsoft Office User" w:date="2021-06-15T16:54:00Z" w:initials="MOU">
    <w:p w14:paraId="58EB313A" w14:textId="03EBDA99" w:rsidR="00967672" w:rsidRDefault="00967672">
      <w:pPr>
        <w:pStyle w:val="CommentText"/>
      </w:pPr>
      <w:r>
        <w:rPr>
          <w:rStyle w:val="CommentReference"/>
        </w:rPr>
        <w:annotationRef/>
      </w:r>
      <w:r>
        <w:t>Typo?</w:t>
      </w:r>
    </w:p>
  </w:comment>
  <w:comment w:id="14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15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  <w:comment w:id="16" w:author="Microsoft Office User" w:date="2021-06-15T16:50:00Z" w:initials="MOU">
    <w:p w14:paraId="65DF3AAA" w14:textId="5B3AC8A9" w:rsidR="00967672" w:rsidRDefault="00967672">
      <w:pPr>
        <w:pStyle w:val="CommentText"/>
      </w:pPr>
      <w:r>
        <w:rPr>
          <w:rStyle w:val="CommentReference"/>
        </w:rPr>
        <w:annotationRef/>
      </w:r>
      <w:r>
        <w:t>What else are you observing here?</w:t>
      </w:r>
    </w:p>
  </w:comment>
  <w:comment w:id="17" w:author="Microsoft Office User" w:date="2021-06-15T16:50:00Z" w:initials="MOU">
    <w:p w14:paraId="7930D335" w14:textId="3D6C12AF" w:rsidR="00967672" w:rsidRDefault="00967672">
      <w:pPr>
        <w:pStyle w:val="CommentText"/>
      </w:pPr>
      <w:r>
        <w:rPr>
          <w:rStyle w:val="CommentReference"/>
        </w:rPr>
        <w:annotationRef/>
      </w:r>
      <w:r>
        <w:t>What is your interpretation?</w:t>
      </w:r>
    </w:p>
  </w:comment>
  <w:comment w:id="18" w:author="Microsoft Office User" w:date="2021-06-15T16:50:00Z" w:initials="MOU">
    <w:p w14:paraId="76159E89" w14:textId="411CF91B" w:rsidR="00967672" w:rsidRDefault="00967672">
      <w:pPr>
        <w:pStyle w:val="CommentText"/>
      </w:pPr>
      <w:r>
        <w:rPr>
          <w:rStyle w:val="CommentReference"/>
        </w:rPr>
        <w:annotationRef/>
      </w:r>
      <w:r>
        <w:t>Give us more.</w:t>
      </w:r>
    </w:p>
  </w:comment>
  <w:comment w:id="21" w:author="Microsoft Office User" w:date="2021-06-15T16:52:00Z" w:initials="MOU">
    <w:p w14:paraId="2D8CB8AD" w14:textId="38CE6328" w:rsidR="00967672" w:rsidRDefault="00967672">
      <w:pPr>
        <w:pStyle w:val="CommentText"/>
      </w:pPr>
      <w:r>
        <w:rPr>
          <w:rStyle w:val="CommentReference"/>
        </w:rPr>
        <w:annotationRef/>
      </w:r>
      <w:r>
        <w:t>What does this mean?</w:t>
      </w:r>
    </w:p>
  </w:comment>
  <w:comment w:id="22" w:author="Microsoft Office User" w:date="2021-06-15T16:52:00Z" w:initials="MOU">
    <w:p w14:paraId="60BEC015" w14:textId="4197B4F6" w:rsidR="00967672" w:rsidRDefault="00967672">
      <w:pPr>
        <w:pStyle w:val="CommentText"/>
      </w:pPr>
      <w:r>
        <w:rPr>
          <w:rStyle w:val="CommentReference"/>
        </w:rPr>
        <w:annotationRef/>
      </w:r>
      <w:r>
        <w:t>Why?</w:t>
      </w:r>
    </w:p>
  </w:comment>
  <w:comment w:id="23" w:author="Microsoft Office User" w:date="2021-06-15T16:52:00Z" w:initials="MOU">
    <w:p w14:paraId="7CF96132" w14:textId="5A92192F" w:rsidR="00967672" w:rsidRDefault="00967672">
      <w:pPr>
        <w:pStyle w:val="CommentText"/>
      </w:pPr>
      <w:r>
        <w:rPr>
          <w:rStyle w:val="CommentReference"/>
        </w:rPr>
        <w:annotationRef/>
      </w:r>
      <w:r>
        <w:t>So what?</w:t>
      </w:r>
    </w:p>
  </w:comment>
  <w:comment w:id="26" w:author="Microsoft Office User" w:date="2021-06-15T16:53:00Z" w:initials="MOU">
    <w:p w14:paraId="31DD0B86" w14:textId="3A5F7506" w:rsidR="00967672" w:rsidRDefault="00967672">
      <w:pPr>
        <w:pStyle w:val="CommentText"/>
      </w:pPr>
      <w:r>
        <w:rPr>
          <w:rStyle w:val="CommentReference"/>
        </w:rPr>
        <w:annotationRef/>
      </w:r>
      <w:r>
        <w:t>What does this mean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58EB313A" w15:done="0"/>
  <w15:commentEx w15:paraId="514175DA" w15:done="0"/>
  <w15:commentEx w15:paraId="7B194C1B" w15:done="0"/>
  <w15:commentEx w15:paraId="65DF3AAA" w15:done="0"/>
  <w15:commentEx w15:paraId="7930D335" w15:done="0"/>
  <w15:commentEx w15:paraId="76159E89" w15:done="0"/>
  <w15:commentEx w15:paraId="2D8CB8AD" w15:done="0"/>
  <w15:commentEx w15:paraId="60BEC015" w15:done="0"/>
  <w15:commentEx w15:paraId="7CF96132" w15:done="0"/>
  <w15:commentEx w15:paraId="31DD0B86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359B7" w16cex:dateUtc="2021-06-15T23:54:00Z"/>
  <w16cex:commentExtensible w16cex:durableId="24735985" w16cex:dateUtc="2021-06-15T23:53:00Z"/>
  <w16cex:commentExtensible w16cex:durableId="2473597C" w16cex:dateUtc="2021-06-15T23:53:00Z"/>
  <w16cex:commentExtensible w16cex:durableId="247358D2" w16cex:dateUtc="2021-06-15T23:50:00Z"/>
  <w16cex:commentExtensible w16cex:durableId="247358DF" w16cex:dateUtc="2021-06-15T23:50:00Z"/>
  <w16cex:commentExtensible w16cex:durableId="247358EC" w16cex:dateUtc="2021-06-15T23:50:00Z"/>
  <w16cex:commentExtensible w16cex:durableId="24735938" w16cex:dateUtc="2021-06-15T23:52:00Z"/>
  <w16cex:commentExtensible w16cex:durableId="24735948" w16cex:dateUtc="2021-06-15T23:52:00Z"/>
  <w16cex:commentExtensible w16cex:durableId="24735954" w16cex:dateUtc="2021-06-15T23:52:00Z"/>
  <w16cex:commentExtensible w16cex:durableId="2473596D" w16cex:dateUtc="2021-06-15T23:5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58EB313A" w16cid:durableId="247359B7"/>
  <w16cid:commentId w16cid:paraId="514175DA" w16cid:durableId="24735985"/>
  <w16cid:commentId w16cid:paraId="7B194C1B" w16cid:durableId="2473597C"/>
  <w16cid:commentId w16cid:paraId="65DF3AAA" w16cid:durableId="247358D2"/>
  <w16cid:commentId w16cid:paraId="7930D335" w16cid:durableId="247358DF"/>
  <w16cid:commentId w16cid:paraId="76159E89" w16cid:durableId="247358EC"/>
  <w16cid:commentId w16cid:paraId="2D8CB8AD" w16cid:durableId="24735938"/>
  <w16cid:commentId w16cid:paraId="60BEC015" w16cid:durableId="24735948"/>
  <w16cid:commentId w16cid:paraId="7CF96132" w16cid:durableId="24735954"/>
  <w16cid:commentId w16cid:paraId="31DD0B86" w16cid:durableId="2473596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8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6D24"/>
    <w:rsid w:val="002D1811"/>
    <w:rsid w:val="002D3875"/>
    <w:rsid w:val="002D5959"/>
    <w:rsid w:val="00307A26"/>
    <w:rsid w:val="00347CD2"/>
    <w:rsid w:val="003C4CB2"/>
    <w:rsid w:val="00474086"/>
    <w:rsid w:val="004931D8"/>
    <w:rsid w:val="004B4C46"/>
    <w:rsid w:val="00572F39"/>
    <w:rsid w:val="005F62B1"/>
    <w:rsid w:val="00626557"/>
    <w:rsid w:val="006306DA"/>
    <w:rsid w:val="006702BB"/>
    <w:rsid w:val="006C0B0D"/>
    <w:rsid w:val="00704EFA"/>
    <w:rsid w:val="0076215F"/>
    <w:rsid w:val="00786D72"/>
    <w:rsid w:val="007872A2"/>
    <w:rsid w:val="007C332B"/>
    <w:rsid w:val="008156B5"/>
    <w:rsid w:val="008D4092"/>
    <w:rsid w:val="008F2E25"/>
    <w:rsid w:val="0094649F"/>
    <w:rsid w:val="00967672"/>
    <w:rsid w:val="0099542E"/>
    <w:rsid w:val="009C17B6"/>
    <w:rsid w:val="009D326B"/>
    <w:rsid w:val="009E0EB8"/>
    <w:rsid w:val="00A27A39"/>
    <w:rsid w:val="00A42FA1"/>
    <w:rsid w:val="00A71DBE"/>
    <w:rsid w:val="00A91CAB"/>
    <w:rsid w:val="00B364D1"/>
    <w:rsid w:val="00B473D0"/>
    <w:rsid w:val="00B517DD"/>
    <w:rsid w:val="00B54A60"/>
    <w:rsid w:val="00C10B64"/>
    <w:rsid w:val="00C825EE"/>
    <w:rsid w:val="00CC3531"/>
    <w:rsid w:val="00CC7426"/>
    <w:rsid w:val="00D87783"/>
    <w:rsid w:val="00DB4792"/>
    <w:rsid w:val="00EA5D80"/>
    <w:rsid w:val="00EB0AE9"/>
    <w:rsid w:val="00F569D9"/>
    <w:rsid w:val="00F87557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openxmlformats.org/officeDocument/2006/relationships/theme" Target="theme/theme1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microsoft.com/office/2011/relationships/people" Target="peop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9</TotalTime>
  <Pages>23</Pages>
  <Words>3181</Words>
  <Characters>18134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Microsoft Office User</cp:lastModifiedBy>
  <cp:revision>25</cp:revision>
  <dcterms:created xsi:type="dcterms:W3CDTF">2021-03-19T22:58:00Z</dcterms:created>
  <dcterms:modified xsi:type="dcterms:W3CDTF">2021-06-16T00:11:00Z</dcterms:modified>
</cp:coreProperties>
</file>